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5F039698" w14:textId="77777777" w:rsidR="00E164E4" w:rsidRPr="007A3639" w:rsidRDefault="007A3639" w:rsidP="007E021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316E5403" w14:textId="77777777" w:rsidR="00E164E4" w:rsidRDefault="00E164E4">
      <w:pPr>
        <w:pStyle w:val="AbstractTitle"/>
      </w:pPr>
      <w:r>
        <w:t>Abstract</w:t>
      </w:r>
    </w:p>
    <w:p w14:paraId="7099BE0B" w14:textId="77777777" w:rsidR="00E164E4" w:rsidRDefault="00E164E4">
      <w:pPr>
        <w:rPr>
          <w:i/>
        </w:rPr>
      </w:pPr>
    </w:p>
    <w:p w14:paraId="551CACB9" w14:textId="77777777" w:rsidR="00082EB8" w:rsidRDefault="00BA2506" w:rsidP="001E1D17">
      <w:pPr>
        <w:pStyle w:val="AbstractText"/>
      </w:pPr>
      <w:r>
        <w:t xml:space="preserve">Restaurants are on the top of business ideas it falls into the hospitality business </w:t>
      </w:r>
      <w:r w:rsidR="001E1D17">
        <w:t>category;</w:t>
      </w:r>
      <w:r>
        <w:t xml:space="preserve"> a restaurant business plan varies from person to person and different types of restaurant are always competing despite what kind of food the restaurant offers but not all the restaurant succeed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t xml:space="preserve">In </w:t>
      </w:r>
      <w:r w:rsidR="001E1D17">
        <w:t>this</w:t>
      </w:r>
      <w:r>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 of view</w:t>
      </w:r>
      <w:r w:rsidR="00A56DC7">
        <w:t xml:space="preserve">. </w:t>
      </w:r>
    </w:p>
    <w:p w14:paraId="481B1172" w14:textId="77777777" w:rsidR="0048775C" w:rsidRDefault="0048775C" w:rsidP="0048775C">
      <w:pPr>
        <w:pStyle w:val="AbstractText"/>
      </w:pPr>
    </w:p>
    <w:p w14:paraId="51790CE4" w14:textId="0EA7172D" w:rsidR="00E164E4" w:rsidRDefault="00E164E4">
      <w:pPr>
        <w:pStyle w:val="Heading1"/>
      </w:pPr>
      <w:r>
        <w:t>1. Introduction</w:t>
      </w:r>
    </w:p>
    <w:p w14:paraId="01C0B074" w14:textId="46A2F7F3" w:rsidR="00485A68" w:rsidRDefault="00894E5F" w:rsidP="00894E5F">
      <w:pPr>
        <w:tabs>
          <w:tab w:val="left" w:pos="284"/>
        </w:tabs>
      </w:pPr>
      <w:r>
        <w:tab/>
        <w:t>Opening a restaurant is a challenging process especially when the target has limited income such as student in this case.</w:t>
      </w:r>
      <w:bookmarkStart w:id="0" w:name="_GoBack"/>
      <w:bookmarkEnd w:id="0"/>
    </w:p>
    <w:p w14:paraId="5E2DF2C9" w14:textId="77777777" w:rsidR="00485A68" w:rsidRPr="00485A68" w:rsidRDefault="00485A68" w:rsidP="00485A68">
      <w:pPr>
        <w:tabs>
          <w:tab w:val="left" w:pos="284"/>
        </w:tabs>
      </w:pPr>
    </w:p>
    <w:p w14:paraId="0892DAD4" w14:textId="3C66BD59" w:rsidR="00831B53" w:rsidRDefault="00E164E4" w:rsidP="001E1D17">
      <w:pPr>
        <w:pStyle w:val="Heading1"/>
      </w:pPr>
      <w:r>
        <w:t xml:space="preserve">2. </w:t>
      </w:r>
      <w:r w:rsidR="000A664B" w:rsidRPr="000A664B">
        <w:t>Related Work</w:t>
      </w:r>
    </w:p>
    <w:p w14:paraId="4C7ADB0B" w14:textId="21D83DB7" w:rsidR="001107A4" w:rsidRPr="001107A4" w:rsidRDefault="001107A4" w:rsidP="001107A4">
      <w:pPr>
        <w:ind w:firstLine="284"/>
      </w:pPr>
    </w:p>
    <w:p w14:paraId="04E1B822" w14:textId="77777777" w:rsidR="00751382" w:rsidRPr="00D7305C" w:rsidRDefault="00751382" w:rsidP="0087578C">
      <w:pPr>
        <w:ind w:firstLine="245"/>
        <w:rPr>
          <w:lang w:val="en-MY"/>
        </w:rPr>
      </w:pPr>
    </w:p>
    <w:p w14:paraId="62619DE8" w14:textId="77777777" w:rsidR="00E164E4" w:rsidRPr="004165BF" w:rsidRDefault="00E164E4" w:rsidP="004165BF">
      <w:pPr>
        <w:pStyle w:val="Heading1"/>
      </w:pPr>
      <w:r>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7C99C1BC" w14:textId="77777777" w:rsidR="00B82798" w:rsidRDefault="00B82798" w:rsidP="001E1D17">
      <w:pPr>
        <w:pStyle w:val="Heading2"/>
        <w:jc w:val="center"/>
      </w:pPr>
      <w:r>
        <w:rPr>
          <w:noProof/>
        </w:rPr>
        <w:drawing>
          <wp:inline distT="0" distB="0" distL="0" distR="0" wp14:anchorId="66026320" wp14:editId="506CCB27">
            <wp:extent cx="2401135" cy="1759431"/>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65577" cy="1806651"/>
                    </a:xfrm>
                    <a:prstGeom prst="rect">
                      <a:avLst/>
                    </a:prstGeom>
                  </pic:spPr>
                </pic:pic>
              </a:graphicData>
            </a:graphic>
          </wp:inline>
        </w:drawing>
      </w:r>
    </w:p>
    <w:p w14:paraId="31AA53FE" w14:textId="77777777" w:rsidR="00B82798" w:rsidRDefault="00B82798" w:rsidP="00CD6280">
      <w:pPr>
        <w:pStyle w:val="Heading2"/>
      </w:pP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25A81836"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1E1D17">
        <w:instrText>ADDIN CSL_CITATION {"citationItems":[{"id":"ITEM-1","itemData":{"URL":"https://www.kaggle.com/borapajo/food-choices","id":"ITEM-1","issued":{"date-parts":[["0"]]},"title":"Food choices | Kaggle","type":"webpage"},"uris":["http://www.mendeley.com/documents/?uuid=fa0e5eb1-5446-3f58-b689-b554f19fbc7f"]}],"mendeley":{"formattedCitation":"[1]","plainTextFormattedCitation":"[1]","previouslyFormattedCitation":"[4]"},"properties":{"noteIndex":0},"schema":"https://github.com/citation-style-language/schema/raw/master/csl-citation.json"}</w:instrText>
      </w:r>
      <w:r w:rsidR="00DB7605">
        <w:fldChar w:fldCharType="separate"/>
      </w:r>
      <w:r w:rsidR="001E1D17" w:rsidRPr="001E1D17">
        <w:rPr>
          <w:noProof/>
        </w:rPr>
        <w:t>[1]</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lastRenderedPageBreak/>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77777777" w:rsidR="00994487" w:rsidRDefault="001A6E11" w:rsidP="00ED3E8B">
      <w:pPr>
        <w:pStyle w:val="Caption"/>
        <w:jc w:val="center"/>
      </w:pPr>
      <w:r>
        <w:t xml:space="preserve">Fig. </w:t>
      </w:r>
      <w:r>
        <w:fldChar w:fldCharType="begin"/>
      </w:r>
      <w:r>
        <w:instrText xml:space="preserve"> SEQ Fig. \* ARABIC </w:instrText>
      </w:r>
      <w:r>
        <w:fldChar w:fldCharType="separate"/>
      </w:r>
      <w:r w:rsidR="00DE4D06">
        <w:rPr>
          <w:noProof/>
        </w:rPr>
        <w:t>1</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16EFA560"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1E1D17">
        <w:instrText>ADDIN CSL_CITATION {"citationItems":[{"id":"ITEM-1","itemData":{"URL":"http://stanford.edu/~cpiech/cs221/handouts/kmeans.html","id":"ITEM-1","issued":{"date-parts":[["0"]]},"title":"K-Means","type":"webpage"},"uris":["http://www.mendeley.com/documents/?uuid=8cb55fd9-cb16-3350-87a6-6aa39952773e"]}],"mendeley":{"formattedCitation":"[2]","plainTextFormattedCitation":"[2]","previouslyFormattedCitation":"[5]"},"properties":{"noteIndex":0},"schema":"https://github.com/citation-style-language/schema/raw/master/csl-citation.json"}</w:instrText>
      </w:r>
      <w:r w:rsidR="002A4A98">
        <w:fldChar w:fldCharType="separate"/>
      </w:r>
      <w:r w:rsidR="001E1D17" w:rsidRPr="001E1D17">
        <w:rPr>
          <w:noProof/>
        </w:rPr>
        <w:t>[2]</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0">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7777777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DE4D06">
        <w:rPr>
          <w:noProof/>
        </w:rPr>
        <w:t>2</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14:paraId="624FFF98" w14:textId="71FD245F"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1E1D17">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3]","plainTextFormattedCitation":"[3]","previouslyFormattedCitation":"[6]"},"properties":{"noteIndex":0},"schema":"https://github.com/citation-style-language/schema/raw/master/csl-citation.json"}</w:instrText>
      </w:r>
      <w:r w:rsidR="003118AD">
        <w:fldChar w:fldCharType="separate"/>
      </w:r>
      <w:r w:rsidR="001E1D17" w:rsidRPr="001E1D17">
        <w:rPr>
          <w:noProof/>
        </w:rPr>
        <w:t>[3]</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1">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77777777" w:rsidR="00697F3A" w:rsidRDefault="004415A3" w:rsidP="004415A3">
      <w:pPr>
        <w:pStyle w:val="Caption"/>
        <w:jc w:val="center"/>
      </w:pPr>
      <w:r>
        <w:t xml:space="preserve">Fig. </w:t>
      </w:r>
      <w:r>
        <w:fldChar w:fldCharType="begin"/>
      </w:r>
      <w:r>
        <w:instrText xml:space="preserve"> SEQ Fig. \* ARABIC </w:instrText>
      </w:r>
      <w:r>
        <w:fldChar w:fldCharType="separate"/>
      </w:r>
      <w:r w:rsidR="00DE4D06">
        <w:rPr>
          <w:noProof/>
        </w:rPr>
        <w:t>3</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lastRenderedPageBreak/>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77777777" w:rsidR="004B1BC8" w:rsidRDefault="00685DC2" w:rsidP="00897334">
      <w:pPr>
        <w:pStyle w:val="Caption"/>
        <w:jc w:val="center"/>
      </w:pPr>
      <w:r>
        <w:t xml:space="preserve">Fig. </w:t>
      </w:r>
      <w:r>
        <w:fldChar w:fldCharType="begin"/>
      </w:r>
      <w:r>
        <w:instrText xml:space="preserve"> SEQ Fig. \* ARABIC </w:instrText>
      </w:r>
      <w:r>
        <w:fldChar w:fldCharType="separate"/>
      </w:r>
      <w:r w:rsidR="00DE4D06">
        <w:rPr>
          <w:noProof/>
        </w:rPr>
        <w:t>4</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77777777" w:rsidR="00D810A3" w:rsidRDefault="00DE4D06" w:rsidP="00DE4D06">
      <w:pPr>
        <w:pStyle w:val="Caption"/>
        <w:jc w:val="center"/>
      </w:pPr>
      <w:r>
        <w:t xml:space="preserve">Fig. </w:t>
      </w:r>
      <w:r>
        <w:fldChar w:fldCharType="begin"/>
      </w:r>
      <w:r>
        <w:instrText xml:space="preserve"> SEQ Fig. \* ARABIC </w:instrText>
      </w:r>
      <w:r>
        <w:fldChar w:fldCharType="separate"/>
      </w:r>
      <w:r>
        <w:rPr>
          <w:noProof/>
        </w:rPr>
        <w:t>5</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77777777"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107A4">
      <w:pPr>
        <w:rPr>
          <w:b/>
          <w:bCs/>
          <w:sz w:val="24"/>
          <w:szCs w:val="24"/>
        </w:rPr>
      </w:pPr>
    </w:p>
    <w:p w14:paraId="4855AC3F" w14:textId="1832B28E" w:rsidR="001E1D17" w:rsidRPr="001E1D17" w:rsidRDefault="00EF08FA" w:rsidP="001E1D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E1D17" w:rsidRPr="001E1D17">
        <w:rPr>
          <w:noProof/>
        </w:rPr>
        <w:t>[1]</w:t>
      </w:r>
      <w:r w:rsidR="001E1D17" w:rsidRPr="001E1D17">
        <w:rPr>
          <w:noProof/>
        </w:rPr>
        <w:tab/>
        <w:t>“Food choices | Kaggle.” [Online]. Available: https://www.kaggle.com/borapajo/food-choices.</w:t>
      </w:r>
    </w:p>
    <w:p w14:paraId="19BDC59B" w14:textId="77777777" w:rsidR="001E1D17" w:rsidRPr="001E1D17" w:rsidRDefault="001E1D17" w:rsidP="001E1D17">
      <w:pPr>
        <w:widowControl w:val="0"/>
        <w:autoSpaceDE w:val="0"/>
        <w:autoSpaceDN w:val="0"/>
        <w:adjustRightInd w:val="0"/>
        <w:ind w:left="640" w:hanging="640"/>
        <w:rPr>
          <w:noProof/>
        </w:rPr>
      </w:pPr>
      <w:r w:rsidRPr="001E1D17">
        <w:rPr>
          <w:noProof/>
        </w:rPr>
        <w:t>[2]</w:t>
      </w:r>
      <w:r w:rsidRPr="001E1D17">
        <w:rPr>
          <w:noProof/>
        </w:rPr>
        <w:tab/>
        <w:t>“K-Means.” [Online]. Available: http://stanford.edu/~cpiech/cs221/handouts/kmeans.html.</w:t>
      </w:r>
    </w:p>
    <w:p w14:paraId="2052812F" w14:textId="77777777" w:rsidR="001E1D17" w:rsidRPr="001E1D17" w:rsidRDefault="001E1D17" w:rsidP="001E1D17">
      <w:pPr>
        <w:widowControl w:val="0"/>
        <w:autoSpaceDE w:val="0"/>
        <w:autoSpaceDN w:val="0"/>
        <w:adjustRightInd w:val="0"/>
        <w:ind w:left="640" w:hanging="640"/>
        <w:rPr>
          <w:noProof/>
        </w:rPr>
      </w:pPr>
      <w:r w:rsidRPr="001E1D17">
        <w:rPr>
          <w:noProof/>
        </w:rPr>
        <w:t>[3]</w:t>
      </w:r>
      <w:r w:rsidRPr="001E1D17">
        <w:rPr>
          <w:noProof/>
        </w:rPr>
        <w:tab/>
        <w:t>“K-means Clustering: Algorithm, Applications, Evaluation Methods, and Drawbacks.” [Online]. Available: https://towardsdatascience.com/k-means-clustering-algorithm-applications-evaluation-methods-and-drawbacks-aa03e644b48a.</w:t>
      </w:r>
    </w:p>
    <w:p w14:paraId="338B6080" w14:textId="32D97C99" w:rsidR="006521C4" w:rsidRPr="006521C4" w:rsidRDefault="00EF08FA" w:rsidP="001E1D17">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EFA6F" w14:textId="77777777" w:rsidR="00CE7390" w:rsidRDefault="00CE7390" w:rsidP="009C1D3A">
      <w:r>
        <w:separator/>
      </w:r>
    </w:p>
  </w:endnote>
  <w:endnote w:type="continuationSeparator" w:id="0">
    <w:p w14:paraId="77BFFBCF" w14:textId="77777777" w:rsidR="00CE7390" w:rsidRDefault="00CE7390"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52232833-BDFA-A649-ACDA-C3973EE093C6}"/>
    <w:embedBold r:id="rId2" w:fontKey="{0E487323-5C58-234C-93C6-52EA5B0D4F6C}"/>
    <w:embedItalic r:id="rId3" w:fontKey="{9A9C9018-F469-D849-B432-833AAD35CF58}"/>
    <w:embedBoldItalic r:id="rId4" w:fontKey="{28BEDDDD-E151-4044-B127-41401082AFAA}"/>
  </w:font>
  <w:font w:name="Calibri">
    <w:panose1 w:val="020F0502020204030204"/>
    <w:charset w:val="00"/>
    <w:family w:val="swiss"/>
    <w:pitch w:val="variable"/>
    <w:sig w:usb0="E0002AFF" w:usb1="C000247B" w:usb2="00000009" w:usb3="00000000" w:csb0="000001FF" w:csb1="00000000"/>
    <w:embedRegular r:id="rId5" w:fontKey="{E73A811F-44D1-B949-8528-9C9C2AFA062B}"/>
    <w:embedBold r:id="rId6" w:fontKey="{44524B69-0245-9146-B074-4A169A45E3CA}"/>
    <w:embedBoldItalic r:id="rId7" w:fontKey="{AB562990-3504-9943-9C36-DC0956E32117}"/>
  </w:font>
  <w:font w:name="Arial">
    <w:panose1 w:val="020B0604020202020204"/>
    <w:charset w:val="00"/>
    <w:family w:val="swiss"/>
    <w:pitch w:val="variable"/>
    <w:sig w:usb0="E0002AFF" w:usb1="C0007843" w:usb2="00000009" w:usb3="00000000" w:csb0="000001FF" w:csb1="00000000"/>
    <w:embedRegular r:id="rId8" w:fontKey="{B817671A-7628-D549-B482-9FBC22D1470E}"/>
    <w:embedBold r:id="rId9" w:fontKey="{AC94753A-969B-A741-8BB5-D06935C3A67D}"/>
    <w:embedBoldItalic r:id="rId10" w:fontKey="{32914BDA-8A02-8740-82B1-F4E8B931DDA5}"/>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4862301F-91E7-C24D-8857-33E3AEC0F85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38A23" w14:textId="77777777" w:rsidR="00CE7390" w:rsidRDefault="00CE7390" w:rsidP="009C1D3A">
      <w:r>
        <w:separator/>
      </w:r>
    </w:p>
  </w:footnote>
  <w:footnote w:type="continuationSeparator" w:id="0">
    <w:p w14:paraId="16D18DA9" w14:textId="77777777" w:rsidR="00CE7390" w:rsidRDefault="00CE7390"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60756"/>
    <w:rsid w:val="00163189"/>
    <w:rsid w:val="00174D4F"/>
    <w:rsid w:val="00186B7E"/>
    <w:rsid w:val="00186C05"/>
    <w:rsid w:val="001A6E11"/>
    <w:rsid w:val="001C7A71"/>
    <w:rsid w:val="001D02BC"/>
    <w:rsid w:val="001E1D17"/>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5A68"/>
    <w:rsid w:val="0048775C"/>
    <w:rsid w:val="004B1BC8"/>
    <w:rsid w:val="004D4346"/>
    <w:rsid w:val="004F02B8"/>
    <w:rsid w:val="00571AE2"/>
    <w:rsid w:val="005757B7"/>
    <w:rsid w:val="00576DF5"/>
    <w:rsid w:val="00586ADA"/>
    <w:rsid w:val="00593941"/>
    <w:rsid w:val="005A7C7C"/>
    <w:rsid w:val="005B41DE"/>
    <w:rsid w:val="005E21D6"/>
    <w:rsid w:val="00616A3E"/>
    <w:rsid w:val="0062132B"/>
    <w:rsid w:val="0062300A"/>
    <w:rsid w:val="006308E1"/>
    <w:rsid w:val="0064520C"/>
    <w:rsid w:val="00646BDA"/>
    <w:rsid w:val="006521C4"/>
    <w:rsid w:val="00676447"/>
    <w:rsid w:val="00685DC2"/>
    <w:rsid w:val="00696E1A"/>
    <w:rsid w:val="00697F3A"/>
    <w:rsid w:val="006B46EC"/>
    <w:rsid w:val="006B6F19"/>
    <w:rsid w:val="006D4D13"/>
    <w:rsid w:val="00700A09"/>
    <w:rsid w:val="0071669C"/>
    <w:rsid w:val="00744FBC"/>
    <w:rsid w:val="00751382"/>
    <w:rsid w:val="007569F0"/>
    <w:rsid w:val="00761F19"/>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4E5F"/>
    <w:rsid w:val="00895359"/>
    <w:rsid w:val="00897334"/>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E7390"/>
    <w:rsid w:val="00CF298C"/>
    <w:rsid w:val="00CF69B5"/>
    <w:rsid w:val="00CF7943"/>
    <w:rsid w:val="00D12A89"/>
    <w:rsid w:val="00D147A9"/>
    <w:rsid w:val="00D27A96"/>
    <w:rsid w:val="00D36CF1"/>
    <w:rsid w:val="00D607D2"/>
    <w:rsid w:val="00D65FBE"/>
    <w:rsid w:val="00D7305C"/>
    <w:rsid w:val="00D80B14"/>
    <w:rsid w:val="00D810A3"/>
    <w:rsid w:val="00D85DFD"/>
    <w:rsid w:val="00D93A22"/>
    <w:rsid w:val="00DB415C"/>
    <w:rsid w:val="00DB7605"/>
    <w:rsid w:val="00DC5AC2"/>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32EB7-C6DD-D048-8334-A85602CC7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Pages>
  <Words>1212</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39</cp:revision>
  <cp:lastPrinted>2019-04-03T19:00:00Z</cp:lastPrinted>
  <dcterms:created xsi:type="dcterms:W3CDTF">2019-04-03T19:00:00Z</dcterms:created>
  <dcterms:modified xsi:type="dcterms:W3CDTF">2019-05-0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